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093E075B"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gene-tree </w:t>
      </w:r>
      <w:r w:rsidR="00D81929" w:rsidRPr="00A64736">
        <w:rPr>
          <w:rFonts w:ascii="Times New Roman" w:eastAsia="Times New Roman" w:hAnsi="Times New Roman" w:cs="Times New Roman"/>
          <w:sz w:val="24"/>
          <w:szCs w:val="24"/>
        </w:rPr>
        <w:t xml:space="preserve">to </w:t>
      </w:r>
      <w:r w:rsidRPr="00A64736">
        <w:rPr>
          <w:rFonts w:ascii="Times New Roman" w:eastAsia="Times New Roman" w:hAnsi="Times New Roman" w:cs="Times New Roman"/>
          <w:sz w:val="24"/>
          <w:szCs w:val="24"/>
        </w:rPr>
        <w:t xml:space="preserve">species-tree reconciliation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across animals and compared their </w:t>
      </w:r>
      <w:r w:rsidR="00B64FC3">
        <w:rPr>
          <w:rFonts w:ascii="Times New Roman" w:eastAsia="Times New Roman" w:hAnsi="Times New Roman" w:cs="Times New Roman"/>
          <w:sz w:val="24"/>
          <w:szCs w:val="24"/>
        </w:rPr>
        <w:t>regulatory genes toolkits</w:t>
      </w:r>
      <w:r w:rsidRPr="00A64736">
        <w:rPr>
          <w:rFonts w:ascii="Times New Roman" w:eastAsia="Times New Roman" w:hAnsi="Times New Roman" w:cs="Times New Roman"/>
          <w:sz w:val="24"/>
          <w:szCs w:val="24"/>
        </w:rPr>
        <w:t>.</w:t>
      </w:r>
    </w:p>
    <w:p w14:paraId="0B6A3DF5" w14:textId="2AA8601A" w:rsidR="00D57823" w:rsidRPr="00086D70" w:rsidRDefault="008F0F65"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phototransduction gene families ar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Moreover, w</w:t>
      </w:r>
      <w:r w:rsidR="00795961">
        <w:rPr>
          <w:rFonts w:ascii="Times New Roman" w:eastAsia="Times New Roman" w:hAnsi="Times New Roman" w:cs="Times New Roman"/>
          <w:sz w:val="24"/>
          <w:szCs w:val="24"/>
        </w:rPr>
        <w:t xml:space="preserve">e identified putative photoreceptor cells in non-bilaterians </w:t>
      </w:r>
      <w:r w:rsidR="00C05A72">
        <w:rPr>
          <w:rFonts w:ascii="Times New Roman" w:eastAsia="Times New Roman" w:hAnsi="Times New Roman" w:cs="Times New Roman"/>
          <w:sz w:val="24"/>
          <w:szCs w:val="24"/>
        </w:rPr>
        <w:t>expressing</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D36E53" w:rsidRPr="00A64736">
        <w:rPr>
          <w:rFonts w:ascii="Times New Roman" w:eastAsia="Times New Roman" w:hAnsi="Times New Roman" w:cs="Times New Roman"/>
          <w:sz w:val="24"/>
          <w:szCs w:val="24"/>
        </w:rPr>
        <w:t xml:space="preserve">we found that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27"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678CE8A">
                <wp:simplePos x="0" y="0"/>
                <wp:positionH relativeFrom="margin">
                  <wp:align>left</wp:align>
                </wp:positionH>
                <wp:positionV relativeFrom="paragraph">
                  <wp:posOffset>3810</wp:posOffset>
                </wp:positionV>
                <wp:extent cx="550799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_x0000_s1027"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Extended gene families of phototransduction components are generally broadly distributed throughout </w:t>
      </w:r>
      <w:r w:rsidR="004729F6" w:rsidRPr="00BA601D">
        <w:rPr>
          <w:rFonts w:ascii="Times New Roman" w:eastAsia="Times New Roman" w:hAnsi="Times New Roman" w:cs="Times New Roman"/>
          <w:b/>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0C429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e focused on early-branching animals and sister groups to animals, but also included in our search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w:t>
      </w:r>
      <w:proofErr w:type="gramStart"/>
      <w:r w:rsidRPr="00086D70">
        <w:rPr>
          <w:rFonts w:ascii="Times New Roman" w:eastAsia="Times New Roman" w:hAnsi="Times New Roman" w:cs="Times New Roman"/>
          <w:sz w:val="24"/>
          <w:szCs w:val="24"/>
        </w:rPr>
        <w:t>tree</w:t>
      </w:r>
      <w:proofErr w:type="gramEnd"/>
      <w:r w:rsidRPr="00086D70">
        <w:rPr>
          <w:rFonts w:ascii="Times New Roman" w:eastAsia="Times New Roman" w:hAnsi="Times New Roman" w:cs="Times New Roman"/>
          <w:sz w:val="24"/>
          <w:szCs w:val="24"/>
        </w:rPr>
        <w:t xml:space="preserv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7E14D1E"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664E0">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Pr="00086D70">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xml:space="preserve">), closely related sub-groups were present in the next related species, and when considering the extended gene </w:t>
      </w:r>
      <w:proofErr w:type="gramStart"/>
      <w:r w:rsidRPr="00086D70">
        <w:rPr>
          <w:rFonts w:ascii="Times New Roman" w:eastAsia="Times New Roman" w:hAnsi="Times New Roman" w:cs="Times New Roman"/>
          <w:sz w:val="24"/>
          <w:szCs w:val="24"/>
        </w:rPr>
        <w:t>family as a whole, the</w:t>
      </w:r>
      <w:proofErr w:type="gramEnd"/>
      <w:r w:rsidRPr="00086D70">
        <w:rPr>
          <w:rFonts w:ascii="Times New Roman" w:eastAsia="Times New Roman" w:hAnsi="Times New Roman" w:cs="Times New Roman"/>
          <w:sz w:val="24"/>
          <w:szCs w:val="24"/>
        </w:rPr>
        <w:t xml:space="preserv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98DFC6">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0BCD6AE0">
                <wp:simplePos x="0" y="0"/>
                <wp:positionH relativeFrom="margin">
                  <wp:align>left</wp:align>
                </wp:positionH>
                <wp:positionV relativeFrom="paragraph">
                  <wp:posOffset>3175</wp:posOffset>
                </wp:positionV>
                <wp:extent cx="5507990" cy="1500505"/>
                <wp:effectExtent l="0" t="0" r="0" b="4445"/>
                <wp:wrapSquare wrapText="bothSides"/>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500809"/>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64FB341"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87531A">
        <w:rPr>
          <w:rFonts w:ascii="Times New Roman" w:eastAsia="Times New Roman" w:hAnsi="Times New Roman" w:cs="Times New Roman"/>
          <w:sz w:val="24"/>
          <w:szCs w:val="24"/>
        </w:rPr>
        <w:t xml:space="preserve">w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C311AB">
        <w:rPr>
          <w:rFonts w:ascii="Times New Roman" w:eastAsia="Times New Roman" w:hAnsi="Times New Roman" w:cs="Times New Roman"/>
          <w:sz w:val="24"/>
          <w:szCs w:val="24"/>
          <w:highlight w:val="yellow"/>
        </w:rPr>
        <w:t>s</w:t>
      </w:r>
      <w:r w:rsidR="0087531A" w:rsidRPr="003072B3">
        <w:rPr>
          <w:rFonts w:ascii="Times New Roman" w:eastAsia="Times New Roman" w:hAnsi="Times New Roman" w:cs="Times New Roman"/>
          <w:sz w:val="24"/>
          <w:szCs w:val="24"/>
          <w:highlight w:val="yellow"/>
        </w:rPr>
        <w:t>upplementary</w:t>
      </w:r>
      <w:r w:rsidR="00D51D04">
        <w:rPr>
          <w:rFonts w:ascii="Times New Roman" w:eastAsia="Times New Roman" w:hAnsi="Times New Roman" w:cs="Times New Roman"/>
          <w:sz w:val="24"/>
          <w:szCs w:val="24"/>
          <w:highlight w:val="yellow"/>
        </w:rPr>
        <w:t xml:space="preserve"> reconciliation</w:t>
      </w:r>
      <w:r w:rsidR="0087531A" w:rsidRPr="003072B3">
        <w:rPr>
          <w:rFonts w:ascii="Times New Roman" w:eastAsia="Times New Roman" w:hAnsi="Times New Roman" w:cs="Times New Roman"/>
          <w:sz w:val="24"/>
          <w:szCs w:val="24"/>
          <w:highlight w:val="yellow"/>
        </w:rPr>
        <w:t xml:space="preserve"> </w:t>
      </w:r>
      <w:r w:rsidR="00C311AB" w:rsidRPr="00C311AB">
        <w:rPr>
          <w:rFonts w:ascii="Times New Roman" w:eastAsia="Times New Roman" w:hAnsi="Times New Roman" w:cs="Times New Roman"/>
          <w:sz w:val="24"/>
          <w:szCs w:val="24"/>
          <w:highlight w:val="yellow"/>
        </w:rPr>
        <w:t xml:space="preserve">files </w:t>
      </w:r>
      <w:r w:rsidR="00D51D04">
        <w:rPr>
          <w:rFonts w:ascii="Times New Roman" w:eastAsia="Times New Roman" w:hAnsi="Times New Roman" w:cs="Times New Roman"/>
          <w:sz w:val="24"/>
          <w:szCs w:val="24"/>
          <w:highlight w:val="yellow"/>
        </w:rPr>
        <w:t>o</w:t>
      </w:r>
      <w:r w:rsidR="00C311AB" w:rsidRPr="00C311AB">
        <w:rPr>
          <w:rFonts w:ascii="Times New Roman" w:eastAsia="Times New Roman" w:hAnsi="Times New Roman" w:cs="Times New Roman"/>
          <w:sz w:val="24"/>
          <w:szCs w:val="24"/>
          <w:highlight w:val="yellow"/>
        </w:rPr>
        <w:t>n GitHub</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5BDF4D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Of further note for the ciliary components, in contrast to common and rhabdomeric components that within animals are </w:t>
      </w:r>
      <w:proofErr w:type="gramStart"/>
      <w:r w:rsidRPr="00086D70">
        <w:rPr>
          <w:rFonts w:ascii="Times New Roman" w:eastAsia="Times New Roman" w:hAnsi="Times New Roman" w:cs="Times New Roman"/>
          <w:sz w:val="24"/>
          <w:szCs w:val="24"/>
        </w:rPr>
        <w:t>more or less distributed</w:t>
      </w:r>
      <w:proofErr w:type="gramEnd"/>
      <w:r w:rsidRPr="00086D70">
        <w:rPr>
          <w:rFonts w:ascii="Times New Roman" w:eastAsia="Times New Roman" w:hAnsi="Times New Roman" w:cs="Times New Roman"/>
          <w:sz w:val="24"/>
          <w:szCs w:val="24"/>
        </w:rPr>
        <w:t xml:space="preserve">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w:t>
      </w:r>
      <w:r w:rsidR="00847D53">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4CDDE9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00AD2D70">
        <w:rPr>
          <w:rFonts w:ascii="Times New Roman" w:eastAsia="Times New Roman" w:hAnsi="Times New Roman" w:cs="Times New Roman"/>
          <w:sz w:val="24"/>
          <w:szCs w:val="24"/>
        </w:rPr>
        <w:t>see</w:t>
      </w:r>
      <w:r w:rsidR="00B74EC1">
        <w:rPr>
          <w:rFonts w:ascii="Times New Roman" w:eastAsia="Times New Roman" w:hAnsi="Times New Roman" w:cs="Times New Roman"/>
          <w:sz w:val="24"/>
          <w:szCs w:val="24"/>
        </w:rPr>
        <w:t xml:space="preserve"> </w:t>
      </w:r>
      <w:r w:rsidR="00B74EC1" w:rsidRPr="0025313F">
        <w:rPr>
          <w:rFonts w:ascii="Times New Roman" w:eastAsia="Times New Roman" w:hAnsi="Times New Roman" w:cs="Times New Roman"/>
          <w:sz w:val="24"/>
          <w:szCs w:val="24"/>
          <w:highlight w:val="yellow"/>
        </w:rPr>
        <w:t>supplementary files with the full</w:t>
      </w:r>
      <w:r w:rsidR="0025313F" w:rsidRPr="0025313F">
        <w:rPr>
          <w:rFonts w:ascii="Times New Roman" w:eastAsia="Times New Roman" w:hAnsi="Times New Roman" w:cs="Times New Roman"/>
          <w:sz w:val="24"/>
          <w:szCs w:val="24"/>
          <w:highlight w:val="yellow"/>
        </w:rPr>
        <w:t xml:space="preserve"> reconciliation for GRK on GitHub</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A92F17">
        <w:rPr>
          <w:rFonts w:ascii="Times New Roman" w:eastAsia="Times New Roman" w:hAnsi="Times New Roman" w:cs="Times New Roman"/>
          <w:sz w:val="24"/>
          <w:szCs w:val="24"/>
          <w:highlight w:val="yellow"/>
        </w:rPr>
        <w:t xml:space="preserve">see </w:t>
      </w:r>
      <w:r w:rsidR="00A92F17" w:rsidRPr="00A92F17">
        <w:rPr>
          <w:rFonts w:ascii="Times New Roman" w:eastAsia="Times New Roman" w:hAnsi="Times New Roman" w:cs="Times New Roman"/>
          <w:sz w:val="24"/>
          <w:szCs w:val="24"/>
          <w:highlight w:val="yellow"/>
        </w:rPr>
        <w:t>supplementary reconciliation files</w:t>
      </w:r>
      <w:r w:rsidR="00A92F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0F82206C"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540450">
        <w:rPr>
          <w:noProof/>
        </w:rPr>
        <mc:AlternateContent>
          <mc:Choice Requires="wps">
            <w:drawing>
              <wp:anchor distT="0" distB="0" distL="114300" distR="114300" simplePos="0" relativeHeight="251669504" behindDoc="0" locked="0" layoutInCell="1" allowOverlap="1" wp14:anchorId="6C8988D1" wp14:editId="0706F5DC">
                <wp:simplePos x="0" y="0"/>
                <wp:positionH relativeFrom="margin">
                  <wp:posOffset>1270</wp:posOffset>
                </wp:positionH>
                <wp:positionV relativeFrom="paragraph">
                  <wp:posOffset>7186295</wp:posOffset>
                </wp:positionV>
                <wp:extent cx="5399405" cy="1692275"/>
                <wp:effectExtent l="0" t="0" r="0" b="317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92275"/>
                        </a:xfrm>
                        <a:prstGeom prst="rect">
                          <a:avLst/>
                        </a:prstGeom>
                        <a:solidFill>
                          <a:prstClr val="white"/>
                        </a:solidFill>
                        <a:ln>
                          <a:noFill/>
                        </a:ln>
                      </wps:spPr>
                      <wps:txbx id="4">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B567E" w:rsidRPr="00086D70">
        <w:rPr>
          <w:rFonts w:ascii="Times New Roman" w:eastAsia="Times New Roman" w:hAnsi="Times New Roman" w:cs="Times New Roman"/>
          <w:b/>
          <w:sz w:val="24"/>
          <w:szCs w:val="24"/>
        </w:rPr>
        <w:t xml:space="preserve"> </w:t>
      </w:r>
      <w:r w:rsidR="00D41931" w:rsidRPr="00D41931">
        <w:rPr>
          <w:rFonts w:ascii="Times New Roman" w:eastAsia="Times New Roman" w:hAnsi="Times New Roman" w:cs="Times New Roman"/>
          <w:b/>
          <w:noProof/>
          <w:sz w:val="24"/>
          <w:szCs w:val="24"/>
        </w:rPr>
        <w:lastRenderedPageBreak/>
        <mc:AlternateContent>
          <mc:Choice Requires="wps">
            <w:drawing>
              <wp:inline distT="0" distB="0" distL="0" distR="0" wp14:anchorId="71AEA9C2" wp14:editId="6F983496">
                <wp:extent cx="5508000" cy="1381539"/>
                <wp:effectExtent l="0" t="0" r="0" b="9525"/>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8000" cy="1381539"/>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inline>
            </w:drawing>
          </mc:Choice>
          <mc:Fallback>
            <w:pict>
              <v:shape w14:anchorId="71AEA9C2" id="Text Box 2" o:spid="_x0000_s1032"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" stroked="f">
                <v:textbox>
                  <w:txbxContent/>
                </v:textbox>
                <w10:anchorlock/>
              </v:shape>
            </w:pict>
          </mc:Fallback>
        </mc:AlternateConten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plus two other PLCs: PLC21C and small wing (</w:t>
      </w:r>
      <w:proofErr w:type="spellStart"/>
      <w:r w:rsidRPr="00086D70">
        <w:rPr>
          <w:rFonts w:ascii="Times New Roman" w:eastAsia="Times New Roman" w:hAnsi="Times New Roman" w:cs="Times New Roman"/>
          <w:sz w:val="24"/>
          <w:szCs w:val="24"/>
        </w:rPr>
        <w:t>sl</w:t>
      </w:r>
      <w:proofErr w:type="spellEnd"/>
      <w:r w:rsidRPr="00086D70">
        <w:rPr>
          <w:rFonts w:ascii="Times New Roman" w:eastAsia="Times New Roman" w:hAnsi="Times New Roman" w:cs="Times New Roman"/>
          <w:sz w:val="24"/>
          <w:szCs w:val="24"/>
        </w:rPr>
        <w:t xml:space="preserve">).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arises from a duplication at the base of </w:t>
      </w:r>
      <w:proofErr w:type="spellStart"/>
      <w:r w:rsidRPr="00086D70">
        <w:rPr>
          <w:rFonts w:ascii="Times New Roman" w:eastAsia="Times New Roman" w:hAnsi="Times New Roman" w:cs="Times New Roman"/>
          <w:sz w:val="24"/>
          <w:szCs w:val="24"/>
        </w:rPr>
        <w:t>Cnidaria+Bilateria</w:t>
      </w:r>
      <w:proofErr w:type="spellEnd"/>
      <w:r w:rsidRPr="00086D70">
        <w:rPr>
          <w:rFonts w:ascii="Times New Roman" w:eastAsia="Times New Roman" w:hAnsi="Times New Roman" w:cs="Times New Roman"/>
          <w:sz w:val="24"/>
          <w:szCs w:val="24"/>
        </w:rPr>
        <w:t xml:space="preserve"> and that from the same duplication arises Human PLCbeta4 </w:t>
      </w:r>
      <w:r w:rsidR="00F2129D" w:rsidRPr="00086D70">
        <w:rPr>
          <w:rFonts w:ascii="Times New Roman" w:eastAsia="Times New Roman" w:hAnsi="Times New Roman" w:cs="Times New Roman"/>
          <w:sz w:val="24"/>
          <w:szCs w:val="24"/>
        </w:rPr>
        <w:t>(</w:t>
      </w:r>
      <w:r w:rsidR="00F2129D">
        <w:rPr>
          <w:rFonts w:ascii="Times New Roman" w:eastAsia="Times New Roman" w:hAnsi="Times New Roman" w:cs="Times New Roman"/>
          <w:sz w:val="24"/>
          <w:szCs w:val="24"/>
        </w:rPr>
        <w:t xml:space="preserve">see </w:t>
      </w:r>
      <w:r w:rsidR="00F2129D" w:rsidRPr="0025313F">
        <w:rPr>
          <w:rFonts w:ascii="Times New Roman" w:eastAsia="Times New Roman" w:hAnsi="Times New Roman" w:cs="Times New Roman"/>
          <w:sz w:val="24"/>
          <w:szCs w:val="24"/>
          <w:highlight w:val="yellow"/>
        </w:rPr>
        <w:t xml:space="preserve">supplementary files with the full reconciliation for </w:t>
      </w:r>
      <w:r w:rsidR="00F2129D">
        <w:rPr>
          <w:rFonts w:ascii="Times New Roman" w:eastAsia="Times New Roman" w:hAnsi="Times New Roman" w:cs="Times New Roman"/>
          <w:sz w:val="24"/>
          <w:szCs w:val="24"/>
          <w:highlight w:val="yellow"/>
        </w:rPr>
        <w:t>PLC</w:t>
      </w:r>
      <w:r w:rsidR="00F2129D" w:rsidRPr="0025313F">
        <w:rPr>
          <w:rFonts w:ascii="Times New Roman" w:eastAsia="Times New Roman" w:hAnsi="Times New Roman" w:cs="Times New Roman"/>
          <w:sz w:val="24"/>
          <w:szCs w:val="24"/>
          <w:highlight w:val="yellow"/>
        </w:rPr>
        <w:t xml:space="preserve"> on GitHub</w:t>
      </w:r>
      <w:r w:rsidR="00F2129D"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w:t>
      </w:r>
      <w:r w:rsidRPr="00086D70">
        <w:rPr>
          <w:rFonts w:ascii="Times New Roman" w:eastAsia="Times New Roman" w:hAnsi="Times New Roman" w:cs="Times New Roman"/>
          <w:sz w:val="24"/>
          <w:szCs w:val="24"/>
        </w:rPr>
        <w:lastRenderedPageBreak/>
        <w:t xml:space="preserve">lineage originates with a duplication at the base of Metazoa. A prior duplication at the same species node is the one that separates the PLC21C + PLCbeta1/2/3 on the one hand from th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00F2129D">
        <w:rPr>
          <w:rFonts w:ascii="Times New Roman" w:eastAsia="Times New Roman" w:hAnsi="Times New Roman" w:cs="Times New Roman"/>
          <w:sz w:val="24"/>
          <w:szCs w:val="24"/>
        </w:rPr>
        <w:t xml:space="preserve"> </w:t>
      </w:r>
      <w:r w:rsidR="00F2129D" w:rsidRPr="00086D70">
        <w:rPr>
          <w:rFonts w:ascii="Times New Roman" w:eastAsia="Times New Roman" w:hAnsi="Times New Roman" w:cs="Times New Roman"/>
          <w:sz w:val="24"/>
          <w:szCs w:val="24"/>
        </w:rPr>
        <w:t>(</w:t>
      </w:r>
      <w:r w:rsidR="00F2129D" w:rsidRPr="00A92F17">
        <w:rPr>
          <w:rFonts w:ascii="Times New Roman" w:eastAsia="Times New Roman" w:hAnsi="Times New Roman" w:cs="Times New Roman"/>
          <w:sz w:val="24"/>
          <w:szCs w:val="24"/>
          <w:highlight w:val="yellow"/>
        </w:rPr>
        <w:t>see supplementary reconciliation files</w:t>
      </w:r>
      <w:r w:rsidR="00F2129D">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here its direct paralog lineage is the PLC epsilons (Figure </w:t>
      </w:r>
      <w:r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Pr="00DA09C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commentRangeStart w:id="5"/>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Pr="00086D70">
        <w:rPr>
          <w:rFonts w:ascii="Times New Roman" w:hAnsi="Times New Roman" w:cs="Times New Roman"/>
          <w:sz w:val="24"/>
          <w:szCs w:val="24"/>
        </w:rPr>
        <w:commentReference w:id="5"/>
      </w:r>
      <w:r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w:t>
      </w:r>
      <w:r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Pr="00D87018">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This clarification can be crucial, especially when trying to identify possible candidate genes involved in a putative rhabdomeric-like phototransduction pathway in non-model organisms such as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Tracing backwards the lineage of PLC beta/epsilon/gamma, uncovers that it originates from a duplication at the base of Eukaryote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4848BC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the split between choanoflagellates and animals (Figure </w:t>
      </w:r>
      <w:r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Pr="00744875">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This remains constant whether the species tree used for reconciliation is ctenophore-first or sponge-first. Although it was </w:t>
      </w:r>
      <w:r w:rsidRPr="00086D70">
        <w:rPr>
          <w:rFonts w:ascii="Times New Roman" w:eastAsia="Times New Roman" w:hAnsi="Times New Roman" w:cs="Times New Roman"/>
          <w:sz w:val="24"/>
          <w:szCs w:val="24"/>
        </w:rPr>
        <w:lastRenderedPageBreak/>
        <w:t>already hypothesised that this gene duplication was ancient (Lamb 2020), it had not yet been clarified when it had occurred precisely.</w:t>
      </w:r>
    </w:p>
    <w:p w14:paraId="0B6A3E2B" w14:textId="1AB438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ccording to our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E" w14:textId="3D658022" w:rsidR="00D57823" w:rsidRPr="00086D70"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w:t>
      </w:r>
      <w:proofErr w:type="gramStart"/>
      <w:r w:rsidRPr="00086D70">
        <w:rPr>
          <w:rFonts w:ascii="Times New Roman" w:eastAsia="Times New Roman" w:hAnsi="Times New Roman" w:cs="Times New Roman"/>
          <w:sz w:val="24"/>
          <w:szCs w:val="24"/>
        </w:rPr>
        <w:t>candidate</w:t>
      </w:r>
      <w:proofErr w:type="gramEnd"/>
      <w:r w:rsidRPr="00086D70">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comprehensive list of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6"/>
      <w:r w:rsidR="00A82806">
        <w:rPr>
          <w:rFonts w:ascii="Times New Roman" w:eastAsia="Times New Roman" w:hAnsi="Times New Roman" w:cs="Times New Roman"/>
          <w:sz w:val="24"/>
          <w:szCs w:val="24"/>
        </w:rPr>
        <w:t>3</w:t>
      </w:r>
      <w:commentRangeEnd w:id="6"/>
      <w:r w:rsidR="0005352F">
        <w:rPr>
          <w:rStyle w:val="CommentReference"/>
        </w:rPr>
        <w:commentReference w:id="6"/>
      </w:r>
      <w:r w:rsidR="00A82806">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p>
    <w:p w14:paraId="0B6A3E32" w14:textId="74C2C4E5"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7"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3E98C062">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51145A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9"/>
      <w:r w:rsidRPr="00086D70">
        <w:rPr>
          <w:rFonts w:ascii="Times New Roman" w:eastAsia="Times New Roman" w:hAnsi="Times New Roman" w:cs="Times New Roman"/>
          <w:sz w:val="24"/>
          <w:szCs w:val="24"/>
        </w:rPr>
        <w:t>OPN4</w:t>
      </w:r>
      <w:commentRangeEnd w:id="9"/>
      <w:r w:rsidRPr="00086D70">
        <w:rPr>
          <w:rFonts w:ascii="Times New Roman" w:hAnsi="Times New Roman" w:cs="Times New Roman"/>
          <w:sz w:val="24"/>
          <w:szCs w:val="24"/>
        </w:rPr>
        <w:commentReference w:id="9"/>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 xml:space="preserve">(see </w:t>
      </w:r>
      <w:r w:rsidR="001031BF" w:rsidRPr="00F55274">
        <w:rPr>
          <w:rFonts w:ascii="Times New Roman" w:eastAsia="Times New Roman" w:hAnsi="Times New Roman" w:cs="Times New Roman"/>
          <w:sz w:val="24"/>
          <w:szCs w:val="24"/>
          <w:highlight w:val="yellow"/>
        </w:rPr>
        <w:t>Supplementary Material X</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these two mouse metacells express a lot less ciliary genes compared to other mouse metacells. Metacell 64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0"/>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0"/>
      <w:r w:rsidRPr="00086D70">
        <w:rPr>
          <w:rFonts w:ascii="Times New Roman" w:hAnsi="Times New Roman" w:cs="Times New Roman"/>
          <w:sz w:val="24"/>
          <w:szCs w:val="24"/>
        </w:rPr>
        <w:commentReference w:id="10"/>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1"/>
      <w:r w:rsidRPr="00086D70">
        <w:rPr>
          <w:rFonts w:ascii="Times New Roman" w:eastAsia="Times New Roman" w:hAnsi="Times New Roman" w:cs="Times New Roman"/>
          <w:sz w:val="24"/>
          <w:szCs w:val="24"/>
        </w:rPr>
        <w:t>genome</w:t>
      </w:r>
      <w:commentRangeEnd w:id="11"/>
      <w:r w:rsidRPr="00086D70">
        <w:rPr>
          <w:rFonts w:ascii="Times New Roman" w:hAnsi="Times New Roman" w:cs="Times New Roman"/>
          <w:sz w:val="24"/>
          <w:szCs w:val="24"/>
        </w:rPr>
        <w:commentReference w:id="11"/>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our results are consistent with the literature that has described a ciliary type PRC based on </w:t>
      </w:r>
      <w:r w:rsidRPr="00086D70">
        <w:rPr>
          <w:rFonts w:ascii="Times New Roman" w:eastAsia="Times New Roman" w:hAnsi="Times New Roman" w:cs="Times New Roman"/>
          <w:sz w:val="24"/>
          <w:szCs w:val="24"/>
        </w:rPr>
        <w:lastRenderedPageBreak/>
        <w:t xml:space="preserve">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1088C80E"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w:t>
      </w:r>
      <w:proofErr w:type="gramStart"/>
      <w:r w:rsidR="002B567E" w:rsidRPr="00086D70">
        <w:rPr>
          <w:rFonts w:ascii="Times New Roman" w:eastAsia="Times New Roman" w:hAnsi="Times New Roman" w:cs="Times New Roman"/>
          <w:sz w:val="24"/>
          <w:szCs w:val="24"/>
        </w:rPr>
        <w:t>due to the fact that</w:t>
      </w:r>
      <w:proofErr w:type="gramEnd"/>
      <w:r w:rsidR="002B567E" w:rsidRPr="00086D70">
        <w:rPr>
          <w:rFonts w:ascii="Times New Roman" w:eastAsia="Times New Roman" w:hAnsi="Times New Roman" w:cs="Times New Roman"/>
          <w:sz w:val="24"/>
          <w:szCs w:val="24"/>
        </w:rPr>
        <w:t xml:space="preserve">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2"/>
      <w:commentRangeStart w:id="13"/>
      <w:r w:rsidR="002B567E" w:rsidRPr="00086D70">
        <w:rPr>
          <w:rFonts w:ascii="Times New Roman" w:eastAsia="Times New Roman" w:hAnsi="Times New Roman" w:cs="Times New Roman"/>
          <w:sz w:val="24"/>
          <w:szCs w:val="24"/>
        </w:rPr>
        <w:t xml:space="preserve">(Sp-Opsin2 and Sp-Opn5L) </w:t>
      </w:r>
      <w:commentRangeEnd w:id="12"/>
      <w:r w:rsidR="002B567E" w:rsidRPr="00086D70">
        <w:rPr>
          <w:rFonts w:ascii="Times New Roman" w:hAnsi="Times New Roman" w:cs="Times New Roman"/>
          <w:sz w:val="24"/>
          <w:szCs w:val="24"/>
        </w:rPr>
        <w:commentReference w:id="12"/>
      </w:r>
      <w:commentRangeEnd w:id="13"/>
      <w:r w:rsidR="002B567E" w:rsidRPr="00086D70">
        <w:rPr>
          <w:rFonts w:ascii="Times New Roman" w:hAnsi="Times New Roman" w:cs="Times New Roman"/>
          <w:sz w:val="24"/>
          <w:szCs w:val="24"/>
        </w:rPr>
        <w:commentReference w:id="13"/>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according to our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4E175E" w:rsidRPr="004E175E">
        <w:rPr>
          <w:rFonts w:ascii="Times New Roman" w:eastAsia="Times New Roman" w:hAnsi="Times New Roman" w:cs="Times New Roman"/>
          <w:sz w:val="24"/>
          <w:szCs w:val="24"/>
          <w:highlight w:val="yellow"/>
        </w:rPr>
        <w:t xml:space="preserve">see </w:t>
      </w:r>
      <w:r w:rsidR="004E175E" w:rsidRPr="004E175E">
        <w:rPr>
          <w:rFonts w:ascii="Times New Roman" w:eastAsia="Times New Roman" w:hAnsi="Times New Roman" w:cs="Times New Roman"/>
          <w:sz w:val="24"/>
          <w:szCs w:val="24"/>
          <w:highlight w:val="yellow"/>
        </w:rPr>
        <w:t xml:space="preserve">supplementary files with the full reconciliation for </w:t>
      </w:r>
      <w:r w:rsidR="004E175E" w:rsidRPr="004E175E">
        <w:rPr>
          <w:rFonts w:ascii="Times New Roman" w:eastAsia="Times New Roman" w:hAnsi="Times New Roman" w:cs="Times New Roman"/>
          <w:sz w:val="24"/>
          <w:szCs w:val="24"/>
          <w:highlight w:val="yellow"/>
        </w:rPr>
        <w:t>opsins</w:t>
      </w:r>
      <w:r w:rsidR="004E175E" w:rsidRPr="004E175E">
        <w:rPr>
          <w:rFonts w:ascii="Times New Roman" w:eastAsia="Times New Roman" w:hAnsi="Times New Roman" w:cs="Times New Roman"/>
          <w:sz w:val="24"/>
          <w:szCs w:val="24"/>
          <w:highlight w:val="yellow"/>
        </w:rPr>
        <w:t xml:space="preserve"> on GitHub</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w:t>
      </w:r>
      <w:proofErr w:type="spellStart"/>
      <w:r w:rsidR="002B567E" w:rsidRPr="007C17AA">
        <w:rPr>
          <w:rFonts w:ascii="Times New Roman" w:eastAsia="Times New Roman" w:hAnsi="Times New Roman" w:cs="Times New Roman"/>
          <w:b/>
          <w:sz w:val="24"/>
          <w:szCs w:val="24"/>
        </w:rPr>
        <w:t>bilateria</w:t>
      </w:r>
      <w:proofErr w:type="spellEnd"/>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574DE30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w:t>
      </w:r>
      <w:commentRangeStart w:id="14"/>
      <w:r w:rsidRPr="00086D70">
        <w:rPr>
          <w:rFonts w:ascii="Times New Roman" w:eastAsia="Times New Roman" w:hAnsi="Times New Roman" w:cs="Times New Roman"/>
          <w:sz w:val="24"/>
          <w:szCs w:val="24"/>
        </w:rPr>
        <w:t>genomes/transcriptomes</w:t>
      </w:r>
      <w:commentRangeEnd w:id="14"/>
      <w:r w:rsidRPr="00086D70">
        <w:rPr>
          <w:rFonts w:ascii="Times New Roman" w:hAnsi="Times New Roman" w:cs="Times New Roman"/>
          <w:sz w:val="24"/>
          <w:szCs w:val="24"/>
        </w:rPr>
        <w:commentReference w:id="14"/>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5"/>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5"/>
      <w:r w:rsidR="00101D30" w:rsidRPr="00086D70">
        <w:rPr>
          <w:rStyle w:val="CommentReference"/>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ccording to our phylogenetic analysis</w:t>
      </w:r>
      <w:r w:rsidR="00084535">
        <w:rPr>
          <w:rFonts w:ascii="Times New Roman" w:eastAsia="Times New Roman" w:hAnsi="Times New Roman" w:cs="Times New Roman"/>
          <w:sz w:val="24"/>
          <w:szCs w:val="24"/>
        </w:rPr>
        <w:t xml:space="preserve"> (</w:t>
      </w:r>
      <w:r w:rsidR="00084535" w:rsidRPr="00152404">
        <w:rPr>
          <w:rFonts w:ascii="Times New Roman" w:eastAsia="Times New Roman" w:hAnsi="Times New Roman" w:cs="Times New Roman"/>
          <w:sz w:val="24"/>
          <w:szCs w:val="24"/>
          <w:highlight w:val="yellow"/>
        </w:rPr>
        <w:t>Supplementary Figure with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w:t>
      </w:r>
      <w:r w:rsidRPr="00086D70">
        <w:rPr>
          <w:rFonts w:ascii="Times New Roman" w:eastAsia="Times New Roman" w:hAnsi="Times New Roman" w:cs="Times New Roman"/>
          <w:sz w:val="24"/>
          <w:szCs w:val="24"/>
        </w:rPr>
        <w:lastRenderedPageBreak/>
        <w:t xml:space="preserve">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5A350F0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t>
      </w:r>
      <w:proofErr w:type="gramStart"/>
      <w:r w:rsidRPr="00086D70">
        <w:rPr>
          <w:rFonts w:ascii="Times New Roman" w:eastAsia="Times New Roman" w:hAnsi="Times New Roman" w:cs="Times New Roman"/>
          <w:sz w:val="24"/>
          <w:szCs w:val="24"/>
        </w:rPr>
        <w:t>whether or not</w:t>
      </w:r>
      <w:proofErr w:type="gramEnd"/>
      <w:r w:rsidRPr="00086D70">
        <w:rPr>
          <w:rFonts w:ascii="Times New Roman" w:eastAsia="Times New Roman" w:hAnsi="Times New Roman" w:cs="Times New Roman"/>
          <w:sz w:val="24"/>
          <w:szCs w:val="24"/>
        </w:rPr>
        <w:t xml:space="preserve"> it may indeed have a role in light response. Our analysis of single cell data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6"/>
      <w:r w:rsidRPr="00086D70">
        <w:rPr>
          <w:rFonts w:ascii="Times New Roman" w:eastAsia="Times New Roman" w:hAnsi="Times New Roman" w:cs="Times New Roman"/>
          <w:sz w:val="24"/>
          <w:szCs w:val="24"/>
        </w:rPr>
        <w:t xml:space="preserve"> genome</w:t>
      </w:r>
      <w:commentRangeEnd w:id="16"/>
      <w:r w:rsidRPr="00086D70">
        <w:rPr>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we identified all rhabdomeric genes and these were all detected in the single cell data except one. This </w:t>
      </w:r>
      <w:proofErr w:type="gramStart"/>
      <w:r w:rsidRPr="00086D70">
        <w:rPr>
          <w:rFonts w:ascii="Times New Roman" w:eastAsia="Times New Roman" w:hAnsi="Times New Roman" w:cs="Times New Roman"/>
          <w:sz w:val="24"/>
          <w:szCs w:val="24"/>
        </w:rPr>
        <w:t>is in contrast to</w:t>
      </w:r>
      <w:proofErr w:type="gramEnd"/>
      <w:r w:rsidRPr="00086D70">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7"/>
      <w:r w:rsidR="002B567E" w:rsidRPr="00086D70">
        <w:rPr>
          <w:rFonts w:ascii="Times New Roman" w:eastAsia="Times New Roman" w:hAnsi="Times New Roman" w:cs="Times New Roman"/>
          <w:b/>
          <w:i/>
          <w:sz w:val="24"/>
          <w:szCs w:val="24"/>
        </w:rPr>
        <w:t>Porifera</w:t>
      </w:r>
      <w:commentRangeEnd w:id="17"/>
      <w:r w:rsidR="004D7FD3">
        <w:rPr>
          <w:rStyle w:val="CommentReference"/>
        </w:rPr>
        <w:commentReference w:id="17"/>
      </w:r>
    </w:p>
    <w:p w14:paraId="0B6A3E4A" w14:textId="527C85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xml:space="preserve">. From our phylogenetic analysis, we found that a couple of </w:t>
      </w:r>
      <w:r w:rsidRPr="00086D70">
        <w:rPr>
          <w:rFonts w:ascii="Times New Roman" w:eastAsia="Times New Roman" w:hAnsi="Times New Roman" w:cs="Times New Roman"/>
          <w:sz w:val="24"/>
          <w:szCs w:val="24"/>
        </w:rPr>
        <w:lastRenderedPageBreak/>
        <w:t>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8"/>
      <w:r w:rsidRPr="00086D70">
        <w:rPr>
          <w:rFonts w:ascii="Times New Roman" w:eastAsia="Times New Roman" w:hAnsi="Times New Roman" w:cs="Times New Roman"/>
          <w:sz w:val="24"/>
          <w:szCs w:val="24"/>
        </w:rPr>
        <w:t xml:space="preserve"> genome</w:t>
      </w:r>
      <w:commentRangeEnd w:id="18"/>
      <w:r w:rsidRPr="00086D70">
        <w:rPr>
          <w:rFonts w:ascii="Times New Roman" w:hAnsi="Times New Roman" w:cs="Times New Roman"/>
          <w:sz w:val="24"/>
          <w:szCs w:val="24"/>
        </w:rPr>
        <w:commentReference w:id="18"/>
      </w:r>
      <w:r w:rsidRPr="00086D70">
        <w:rPr>
          <w:rFonts w:ascii="Times New Roman" w:eastAsia="Times New Roman" w:hAnsi="Times New Roman" w:cs="Times New Roman"/>
          <w:sz w:val="24"/>
          <w:szCs w:val="24"/>
        </w:rPr>
        <w:t xml:space="preserv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w:t>
      </w:r>
      <w:commentRangeStart w:id="19"/>
      <w:r w:rsidRPr="002E677E">
        <w:rPr>
          <w:rFonts w:ascii="Times New Roman" w:eastAsia="Times New Roman" w:hAnsi="Times New Roman" w:cs="Times New Roman"/>
          <w:sz w:val="24"/>
          <w:szCs w:val="24"/>
        </w:rPr>
        <w:t>e</w:t>
      </w:r>
      <w:commentRangeEnd w:id="19"/>
      <w:r w:rsidR="00A81172" w:rsidRPr="002E677E">
        <w:rPr>
          <w:rStyle w:val="CommentReference"/>
        </w:rPr>
        <w:commentReference w:id="19"/>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0"/>
      <w:r w:rsidRPr="00086D70">
        <w:rPr>
          <w:rFonts w:ascii="Times New Roman" w:eastAsia="Times New Roman" w:hAnsi="Times New Roman" w:cs="Times New Roman"/>
          <w:sz w:val="24"/>
          <w:szCs w:val="24"/>
        </w:rPr>
        <w:t>genome</w:t>
      </w:r>
      <w:commentRangeEnd w:id="20"/>
      <w:r w:rsidRPr="00086D70">
        <w:rPr>
          <w:rFonts w:ascii="Times New Roman" w:hAnsi="Times New Roman" w:cs="Times New Roman"/>
          <w:sz w:val="24"/>
          <w:szCs w:val="24"/>
        </w:rPr>
        <w:commentReference w:id="20"/>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our results, 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lastRenderedPageBreak/>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commentRangeStart w:id="21"/>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commentRangeEnd w:id="21"/>
      <w:r w:rsidR="00633F20" w:rsidRPr="00A40EC1">
        <w:rPr>
          <w:rStyle w:val="CommentReference"/>
        </w:rPr>
        <w:commentReference w:id="21"/>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744C49CC" w14:textId="722DF9AA" w:rsidR="007D0C5D" w:rsidRDefault="00C77AD8" w:rsidP="00BC3EE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e found that whilst the highest number of shared genes is between PRCs of the same or</w:t>
      </w:r>
      <w:r w:rsidR="004A0DD5">
        <w:rPr>
          <w:rFonts w:ascii="Times New Roman" w:eastAsia="Times New Roman" w:hAnsi="Times New Roman" w:cs="Times New Roman"/>
          <w:sz w:val="24"/>
          <w:szCs w:val="24"/>
        </w:rPr>
        <w:t xml:space="preserve"> 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e constructed a network to visualise connections amongst metacells based on </w:t>
      </w:r>
      <w:r w:rsidR="00CE1115">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79744" behindDoc="0" locked="0" layoutInCell="1" allowOverlap="1" wp14:anchorId="3A92CAC2" wp14:editId="13DF3113">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t>We built this network 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roofErr w:type="spellStart"/>
      <w:r w:rsidR="00BC3EED" w:rsidRPr="00086D70">
        <w:rPr>
          <w:rFonts w:ascii="Times New Roman" w:eastAsia="Times New Roman" w:hAnsi="Times New Roman" w:cs="Times New Roman"/>
          <w:sz w:val="24"/>
          <w:szCs w:val="24"/>
        </w:rPr>
        <w:t>metcells</w:t>
      </w:r>
      <w:proofErr w:type="spellEnd"/>
      <w:r w:rsidR="00BC3EED"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w:t>
      </w:r>
    </w:p>
    <w:p w14:paraId="68CFDA81" w14:textId="77777777" w:rsidR="007D0C5D" w:rsidRDefault="007D0C5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27743A2" w14:textId="6E8345EB" w:rsidR="00A67A25" w:rsidRDefault="00520F01" w:rsidP="004457B9">
      <w:pPr>
        <w:spacing w:line="360" w:lineRule="auto"/>
        <w:jc w:val="both"/>
      </w:pPr>
      <w:r>
        <w:rPr>
          <w:noProof/>
        </w:rPr>
        <w:lastRenderedPageBreak/>
        <w:drawing>
          <wp:anchor distT="0" distB="0" distL="114300" distR="114300" simplePos="0" relativeHeight="251681792" behindDoc="0" locked="0" layoutInCell="1" allowOverlap="1" wp14:anchorId="73F4BA0F" wp14:editId="52C12C07">
            <wp:simplePos x="0" y="0"/>
            <wp:positionH relativeFrom="column">
              <wp:posOffset>-3175</wp:posOffset>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1043100B" w14:textId="78CD20FC"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620AC584" w14:textId="77777777" w:rsidR="00441600" w:rsidRDefault="00441600"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subnetworks of the metacells most closely related to human PRC metacells (Figure </w:t>
      </w:r>
      <w:r w:rsidRPr="009320C0">
        <w:rPr>
          <w:rFonts w:ascii="Times New Roman" w:eastAsia="Times New Roman" w:hAnsi="Times New Roman" w:cs="Times New Roman"/>
          <w:sz w:val="24"/>
          <w:szCs w:val="24"/>
        </w:rPr>
        <w:t>3.7</w:t>
      </w:r>
      <w:r>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and to the</w:t>
      </w:r>
      <w:r>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Drosophila</w:t>
      </w:r>
      <w:r>
        <w:rPr>
          <w:rFonts w:ascii="Times New Roman" w:eastAsia="Times New Roman" w:hAnsi="Times New Roman" w:cs="Times New Roman"/>
          <w:i/>
          <w:sz w:val="24"/>
          <w:szCs w:val="24"/>
        </w:rPr>
        <w:t xml:space="preserve"> melanogaster</w:t>
      </w:r>
      <w:r w:rsidRPr="00086D70">
        <w:rPr>
          <w:rFonts w:ascii="Times New Roman" w:eastAsia="Times New Roman" w:hAnsi="Times New Roman" w:cs="Times New Roman"/>
          <w:sz w:val="24"/>
          <w:szCs w:val="24"/>
        </w:rPr>
        <w:t xml:space="preserve"> PRC metacell (Figure </w:t>
      </w:r>
      <w:r w:rsidRPr="009320C0">
        <w:rPr>
          <w:rFonts w:ascii="Times New Roman" w:eastAsia="Times New Roman" w:hAnsi="Times New Roman" w:cs="Times New Roman"/>
          <w:sz w:val="24"/>
          <w:szCs w:val="24"/>
        </w:rPr>
        <w:t>3.7B’’</w:t>
      </w:r>
      <w:r w:rsidRPr="00086D70">
        <w:rPr>
          <w:rFonts w:ascii="Times New Roman" w:eastAsia="Times New Roman" w:hAnsi="Times New Roman" w:cs="Times New Roman"/>
          <w:sz w:val="24"/>
          <w:szCs w:val="24"/>
        </w:rPr>
        <w:t xml:space="preserve">).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w:t>
      </w:r>
      <w:r w:rsidRPr="00086D70">
        <w:rPr>
          <w:rFonts w:ascii="Times New Roman" w:eastAsia="Times New Roman" w:hAnsi="Times New Roman" w:cs="Times New Roman"/>
          <w:sz w:val="24"/>
          <w:szCs w:val="24"/>
        </w:rPr>
        <w:lastRenderedPageBreak/>
        <w:t xml:space="preserve">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0B6A3E57" w14:textId="172D5B78"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p>
    <w:p w14:paraId="46DC51A1" w14:textId="36FC38D7" w:rsidR="0051582B" w:rsidRDefault="00A838E8" w:rsidP="00CA041D">
      <w:pPr>
        <w:spacing w:line="360" w:lineRule="auto"/>
        <w:jc w:val="both"/>
        <w:rPr>
          <w:rFonts w:ascii="Times New Roman" w:eastAsia="Times New Roman" w:hAnsi="Times New Roman" w:cs="Times New Roman"/>
          <w:sz w:val="24"/>
          <w:szCs w:val="24"/>
        </w:rPr>
      </w:pPr>
      <w:r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385EBF38">
                <wp:simplePos x="0" y="0"/>
                <wp:positionH relativeFrom="margin">
                  <wp:align>left</wp:align>
                </wp:positionH>
                <wp:positionV relativeFrom="paragraph">
                  <wp:posOffset>706120</wp:posOffset>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55.6pt;width:425.2pt;height:167.25pt;z-index:2516869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" stroked="f">
                <v:textbox>
                  <w:txbxContent/>
                </v:textbox>
                <w10:wrap type="square" anchorx="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239A805A"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4C65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did not pass the threshold of 3 or more phyla in our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that we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2"/>
      <w:r w:rsidRPr="008F7311">
        <w:rPr>
          <w:rFonts w:ascii="Times New Roman" w:eastAsia="Times New Roman" w:hAnsi="Times New Roman" w:cs="Times New Roman"/>
          <w:b/>
          <w:bCs/>
          <w:sz w:val="24"/>
          <w:szCs w:val="24"/>
        </w:rPr>
        <w:t>animals</w:t>
      </w:r>
      <w:commentRangeEnd w:id="22"/>
      <w:r w:rsidR="00673764">
        <w:rPr>
          <w:rStyle w:val="CommentReference"/>
        </w:rPr>
        <w:commentReference w:id="22"/>
      </w:r>
    </w:p>
    <w:p w14:paraId="13D07CA8" w14:textId="59ACD84D"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405EC5">
        <w:rPr>
          <w:rFonts w:ascii="Times New Roman" w:eastAsia="Times New Roman" w:hAnsi="Times New Roman" w:cs="Times New Roman"/>
          <w:sz w:val="24"/>
          <w:szCs w:val="24"/>
        </w:rPr>
        <w:t xml:space="preserve">w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allowed us to </w:t>
      </w:r>
      <w:r w:rsidR="00372428">
        <w:rPr>
          <w:rFonts w:ascii="Times New Roman" w:eastAsia="Times New Roman" w:hAnsi="Times New Roman" w:cs="Times New Roman"/>
          <w:sz w:val="24"/>
          <w:szCs w:val="24"/>
        </w:rPr>
        <w:t xml:space="preserve">clarify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21CA7080">
                <wp:simplePos x="0" y="0"/>
                <wp:positionH relativeFrom="margin">
                  <wp:posOffset>-3175</wp:posOffset>
                </wp:positionH>
                <wp:positionV relativeFrom="margin">
                  <wp:posOffset>7224395</wp:posOffset>
                </wp:positionV>
                <wp:extent cx="5399405" cy="1933575"/>
                <wp:effectExtent l="0" t="0" r="0" b="9525"/>
                <wp:wrapSquare wrapText="bothSides"/>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3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4A06805B">
                <wp:extent cx="5401310" cy="2600325"/>
                <wp:effectExtent l="0" t="0" r="8890" b="952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6533FF">
        <w:rPr>
          <w:rFonts w:ascii="Times New Roman" w:eastAsia="Times New Roman" w:hAnsi="Times New Roman" w:cs="Times New Roman"/>
          <w:sz w:val="24"/>
          <w:szCs w:val="24"/>
        </w:rPr>
        <w:t xml:space="preserve">When we examined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3"/>
      <w:r w:rsidRPr="003F45E1">
        <w:rPr>
          <w:rFonts w:ascii="Times New Roman" w:eastAsia="Times New Roman" w:hAnsi="Times New Roman" w:cs="Times New Roman"/>
          <w:bCs/>
          <w:color w:val="0070C0"/>
          <w:sz w:val="32"/>
          <w:szCs w:val="32"/>
        </w:rPr>
        <w:lastRenderedPageBreak/>
        <w:t>Conclusions</w:t>
      </w:r>
      <w:commentRangeEnd w:id="23"/>
      <w:r w:rsidR="008C0241">
        <w:rPr>
          <w:rStyle w:val="CommentReference"/>
        </w:rPr>
        <w:commentReference w:id="23"/>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62C387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 and that even the sub lineages that specialised to function in phototransduction have often originated before Metazoa/</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ith few exceptions mainly amongst ciliary components. 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also 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0B6A3E60" w14:textId="77307D9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suggests that the exact combinations of these regulatory genes are species-specific.</w:t>
      </w:r>
      <w:r w:rsidR="000B32CA">
        <w:rPr>
          <w:rFonts w:ascii="Times New Roman" w:eastAsia="Times New Roman" w:hAnsi="Times New Roman" w:cs="Times New Roman"/>
          <w:sz w:val="24"/>
          <w:szCs w:val="24"/>
        </w:rPr>
        <w:t xml:space="preserve"> </w:t>
      </w:r>
      <w:r w:rsidR="000B32CA" w:rsidRPr="000B32CA">
        <w:rPr>
          <w:rFonts w:ascii="Times New Roman" w:eastAsia="Times New Roman" w:hAnsi="Times New Roman" w:cs="Times New Roman"/>
          <w:sz w:val="24"/>
          <w:szCs w:val="24"/>
          <w:highlight w:val="yellow"/>
        </w:rPr>
        <w:t>**more details here***</w:t>
      </w:r>
    </w:p>
    <w:p w14:paraId="0B6A3E61" w14:textId="6A3B543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In this work we have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A" w14:textId="30F3AD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w:t>
      </w:r>
      <w:proofErr w:type="spellStart"/>
      <w:r w:rsidRPr="00086D70">
        <w:rPr>
          <w:rFonts w:ascii="Times New Roman" w:eastAsia="Times New Roman" w:hAnsi="Times New Roman" w:cs="Times New Roman"/>
          <w:sz w:val="24"/>
          <w:szCs w:val="24"/>
        </w:rPr>
        <w:t>FASconCAT</w:t>
      </w:r>
      <w:proofErr w:type="spellEnd"/>
      <w:r w:rsidRPr="00086D70">
        <w:rPr>
          <w:rFonts w:ascii="Times New Roman" w:eastAsia="Times New Roman" w:hAnsi="Times New Roman" w:cs="Times New Roman"/>
          <w:sz w:val="24"/>
          <w:szCs w:val="24"/>
        </w:rPr>
        <w:t xml:space="preserve">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ück</w:t>
      </w:r>
      <w:proofErr w:type="spellEnd"/>
      <w:r w:rsidR="004B01C8" w:rsidRPr="00086D70">
        <w:rPr>
          <w:rFonts w:ascii="Times New Roman" w:hAnsi="Times New Roman" w:cs="Times New Roman"/>
          <w:sz w:val="24"/>
          <w:szCs w:val="24"/>
        </w:rPr>
        <w:t xml:space="preserve">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4"/>
      <w:r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shd w:val="clear" w:color="auto" w:fill="FFD966"/>
        </w:rPr>
        <w:t>See Supplementary Files X and Y for the two species trees</w:t>
      </w:r>
      <w:r w:rsidRPr="00086D70">
        <w:rPr>
          <w:rFonts w:ascii="Times New Roman" w:eastAsia="Times New Roman" w:hAnsi="Times New Roman" w:cs="Times New Roman"/>
          <w:sz w:val="24"/>
          <w:szCs w:val="24"/>
        </w:rPr>
        <w:t>).</w:t>
      </w:r>
      <w:commentRangeEnd w:id="24"/>
      <w:r w:rsidR="00F85635">
        <w:rPr>
          <w:rStyle w:val="CommentReference"/>
        </w:rPr>
        <w:commentReference w:id="24"/>
      </w:r>
    </w:p>
    <w:p w14:paraId="0B6A3E6B"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anehisa</w:t>
      </w:r>
      <w:proofErr w:type="spellEnd"/>
      <w:r w:rsidR="004B01C8" w:rsidRPr="00086D70">
        <w:rPr>
          <w:rFonts w:ascii="Times New Roman" w:hAnsi="Times New Roman" w:cs="Times New Roman"/>
          <w:sz w:val="24"/>
          <w:szCs w:val="24"/>
        </w:rPr>
        <w:t xml:space="preserve">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0B6A3E70" w14:textId="396E5B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0B6A3E71"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72"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Gene tree to species tree reconciliation</w:t>
      </w:r>
    </w:p>
    <w:p w14:paraId="0B6A3E73" w14:textId="5F1872D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6542295"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w:t>
      </w:r>
      <w:r w:rsidRPr="00086D70">
        <w:rPr>
          <w:rFonts w:ascii="Times New Roman" w:eastAsia="Times New Roman" w:hAnsi="Times New Roman" w:cs="Times New Roman"/>
          <w:sz w:val="24"/>
          <w:szCs w:val="24"/>
        </w:rPr>
        <w:lastRenderedPageBreak/>
        <w:t xml:space="preserve">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C311AB">
        <w:rPr>
          <w:rFonts w:ascii="Times New Roman" w:hAnsi="Times New Roman" w:cs="Times New Roman"/>
          <w:sz w:val="24"/>
          <w:szCs w:val="24"/>
          <w:lang w:val="it-IT"/>
        </w:rPr>
        <w:instrText>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w:instrText>
      </w:r>
      <w:r w:rsidR="00D10504" w:rsidRPr="00086D70">
        <w:rPr>
          <w:rFonts w:ascii="Times New Roman" w:hAnsi="Times New Roman" w:cs="Times New Roman"/>
          <w:sz w:val="24"/>
          <w:szCs w:val="24"/>
          <w:lang w:val="it-IT"/>
        </w:rPr>
        <w:instrText xml:space="preserve">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4E175E">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D10504" w:rsidRPr="00F75F00">
        <w:rPr>
          <w:rFonts w:ascii="Times New Roman" w:hAnsi="Times New Roman" w:cs="Times New Roman"/>
          <w:sz w:val="24"/>
          <w:szCs w:val="24"/>
        </w:rPr>
        <w:instrText xml:space="preserve">volution of animal </w:instrText>
      </w:r>
      <w:r w:rsidR="00D10504" w:rsidRPr="00086D70">
        <w:rPr>
          <w:rFonts w:ascii="Times New Roman" w:hAnsi="Times New Roman" w:cs="Times New Roman"/>
          <w:sz w:val="24"/>
          <w:szCs w:val="24"/>
        </w:rPr>
        <w:instrText xml:space="preserve">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xml:space="preserve">,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0B6A3E7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0B6A3E7E" w14:textId="54A3631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9B4EEE">
        <w:fldChar w:fldCharType="begin"/>
      </w:r>
      <w:r w:rsidR="009B4EEE">
        <w:instrText>HYPERLINK "https://tanaylab.github.io/metacell/articles/d-amphimedon.html"</w:instrText>
      </w:r>
      <w:r w:rsidR="009B4EEE">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sidR="009B4EEE">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D0547E">
        <w:rPr>
          <w:rFonts w:ascii="Times New Roman" w:eastAsia="Times New Roman" w:hAnsi="Times New Roman" w:cs="Times New Roman"/>
          <w:sz w:val="24"/>
          <w:szCs w:val="24"/>
        </w:rPr>
        <w:t xml:space="preserve"> </w:t>
      </w:r>
      <w:r w:rsidR="00D0547E" w:rsidRPr="00D0547E">
        <w:rPr>
          <w:rFonts w:ascii="Times New Roman" w:eastAsia="Times New Roman" w:hAnsi="Times New Roman" w:cs="Times New Roman"/>
          <w:sz w:val="24"/>
          <w:szCs w:val="24"/>
          <w:highlight w:val="yellow"/>
        </w:rPr>
        <w:t>See Supplementary Figures on GitHub for each species.</w:t>
      </w:r>
      <w:commentRangeStart w:id="25"/>
      <w:commentRangeStart w:id="26"/>
      <w:commentRangeStart w:id="27"/>
      <w:commentRangeStart w:id="28"/>
      <w:commentRangeEnd w:id="25"/>
      <w:r w:rsidR="006B1B4B" w:rsidRPr="00D0547E">
        <w:rPr>
          <w:rStyle w:val="CommentReference"/>
          <w:highlight w:val="yellow"/>
        </w:rPr>
        <w:commentReference w:id="25"/>
      </w:r>
      <w:commentRangeEnd w:id="26"/>
      <w:r w:rsidR="00402426" w:rsidRPr="00D0547E">
        <w:rPr>
          <w:rStyle w:val="CommentReference"/>
          <w:highlight w:val="yellow"/>
        </w:rPr>
        <w:commentReference w:id="26"/>
      </w:r>
      <w:commentRangeEnd w:id="27"/>
      <w:r w:rsidR="00402426" w:rsidRPr="00D0547E">
        <w:rPr>
          <w:rStyle w:val="CommentReference"/>
          <w:highlight w:val="yellow"/>
        </w:rPr>
        <w:commentReference w:id="27"/>
      </w:r>
      <w:commentRangeEnd w:id="28"/>
      <w:r w:rsidR="00E01C12" w:rsidRPr="00D0547E">
        <w:rPr>
          <w:rStyle w:val="CommentReference"/>
          <w:highlight w:val="yellow"/>
        </w:rPr>
        <w:commentReference w:id="28"/>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that we identify multiple PRC profiles, especially rods that are known to be more abundant than cones.</w:t>
      </w:r>
      <w:commentRangeStart w:id="29"/>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29"/>
      <w:r w:rsidRPr="00086D70">
        <w:rPr>
          <w:rFonts w:ascii="Times New Roman" w:hAnsi="Times New Roman" w:cs="Times New Roman"/>
          <w:sz w:val="24"/>
          <w:szCs w:val="24"/>
        </w:rPr>
        <w:commentReference w:id="29"/>
      </w:r>
      <w:r w:rsidRPr="00086D70">
        <w:rPr>
          <w:rFonts w:ascii="Times New Roman" w:eastAsia="Times New Roman" w:hAnsi="Times New Roman" w:cs="Times New Roman"/>
          <w:sz w:val="24"/>
          <w:szCs w:val="24"/>
        </w:rPr>
        <w:t xml:space="preserve">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irst, w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w:t>
      </w:r>
      <w:r w:rsidR="000032E7">
        <w:rPr>
          <w:rFonts w:ascii="Times New Roman" w:eastAsia="Times New Roman" w:hAnsi="Times New Roman" w:cs="Times New Roman"/>
          <w:sz w:val="24"/>
          <w:szCs w:val="24"/>
        </w:rPr>
        <w:t xml:space="preserve"> </w:t>
      </w:r>
      <w:r w:rsidR="000032E7" w:rsidRPr="000032E7">
        <w:rPr>
          <w:rFonts w:ascii="Times New Roman" w:eastAsia="Times New Roman" w:hAnsi="Times New Roman" w:cs="Times New Roman"/>
          <w:sz w:val="24"/>
          <w:szCs w:val="24"/>
          <w:highlight w:val="yellow"/>
        </w:rPr>
        <w:t>Supplementary Table S3.6</w:t>
      </w:r>
      <w:r w:rsidRPr="00086D70">
        <w:rPr>
          <w:rFonts w:ascii="Times New Roman" w:eastAsia="Times New Roman" w:hAnsi="Times New Roman" w:cs="Times New Roman"/>
          <w:sz w:val="24"/>
          <w:szCs w:val="24"/>
        </w:rPr>
        <w:t xml:space="preserve"> we show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r w:rsidR="008A2D57" w:rsidRPr="00D63048">
        <w:rPr>
          <w:rFonts w:ascii="Times New Roman" w:eastAsia="Times New Roman" w:hAnsi="Times New Roman" w:cs="Times New Roman"/>
          <w:b/>
          <w:color w:val="002060"/>
          <w:sz w:val="28"/>
          <w:szCs w:val="28"/>
        </w:rPr>
        <w:t>genes’</w:t>
      </w:r>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w:t>
      </w:r>
      <w:r w:rsidR="00F75F00">
        <w:rPr>
          <w:rFonts w:ascii="Times New Roman" w:eastAsia="Times New Roman" w:hAnsi="Times New Roman" w:cs="Times New Roman"/>
          <w:sz w:val="24"/>
          <w:szCs w:val="24"/>
          <w:highlight w:val="yellow"/>
        </w:rPr>
        <w:t>S</w:t>
      </w:r>
      <w:r w:rsidRPr="00086D70">
        <w:rPr>
          <w:rFonts w:ascii="Times New Roman" w:eastAsia="Times New Roman" w:hAnsi="Times New Roman" w:cs="Times New Roman"/>
          <w:sz w:val="24"/>
          <w:szCs w:val="24"/>
          <w:highlight w:val="yellow"/>
        </w:rPr>
        <w:t xml:space="preserve">upplementary </w:t>
      </w:r>
      <w:r w:rsidR="00F75F00">
        <w:rPr>
          <w:rFonts w:ascii="Times New Roman" w:eastAsia="Times New Roman" w:hAnsi="Times New Roman" w:cs="Times New Roman"/>
          <w:sz w:val="24"/>
          <w:szCs w:val="24"/>
          <w:highlight w:val="yellow"/>
        </w:rPr>
        <w:t>Table S3.7</w:t>
      </w:r>
      <w:r w:rsidRPr="00086D70">
        <w:rPr>
          <w:rFonts w:ascii="Times New Roman" w:eastAsia="Times New Roman" w:hAnsi="Times New Roman" w:cs="Times New Roman"/>
          <w:sz w:val="24"/>
          <w:szCs w:val="24"/>
          <w:highlight w:val="yellow"/>
        </w:rPr>
        <w:t xml:space="preserve"> with </w:t>
      </w:r>
      <w:commentRangeStart w:id="30"/>
      <w:commentRangeStart w:id="31"/>
      <w:r w:rsidRPr="00086D70">
        <w:rPr>
          <w:rFonts w:ascii="Times New Roman" w:eastAsia="Times New Roman" w:hAnsi="Times New Roman" w:cs="Times New Roman"/>
          <w:sz w:val="24"/>
          <w:szCs w:val="24"/>
          <w:highlight w:val="yellow"/>
        </w:rPr>
        <w:t>list of profiles</w:t>
      </w:r>
      <w:commentRangeEnd w:id="30"/>
      <w:r w:rsidR="00443815" w:rsidRPr="00086D70">
        <w:rPr>
          <w:rStyle w:val="CommentReference"/>
          <w:rFonts w:ascii="Times New Roman" w:hAnsi="Times New Roman" w:cs="Times New Roman"/>
          <w:sz w:val="24"/>
          <w:szCs w:val="24"/>
        </w:rPr>
        <w:commentReference w:id="30"/>
      </w:r>
      <w:commentRangeEnd w:id="31"/>
      <w:r w:rsidR="006436D7">
        <w:rPr>
          <w:rStyle w:val="CommentReference"/>
        </w:rPr>
        <w:commentReference w:id="31"/>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w:t>
      </w:r>
      <w:r w:rsidRPr="00086D70">
        <w:rPr>
          <w:rFonts w:ascii="Times New Roman" w:eastAsia="Times New Roman" w:hAnsi="Times New Roman" w:cs="Times New Roman"/>
          <w:sz w:val="24"/>
          <w:szCs w:val="24"/>
        </w:rPr>
        <w:lastRenderedPageBreak/>
        <w:t xml:space="preserve">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2"/>
      <w:commentRangeEnd w:id="32"/>
      <w:r w:rsidR="00750F8B">
        <w:rPr>
          <w:rStyle w:val="CommentReference"/>
        </w:rPr>
        <w:commentReference w:id="32"/>
      </w:r>
      <w:r w:rsidR="006842AB">
        <w:rPr>
          <w:rFonts w:ascii="Times New Roman" w:eastAsia="Times New Roman" w:hAnsi="Times New Roman" w:cs="Times New Roman"/>
          <w:b/>
          <w:sz w:val="24"/>
          <w:szCs w:val="24"/>
        </w:rPr>
        <w:t xml:space="preserve"> shared regulatory </w:t>
      </w:r>
      <w:proofErr w:type="gramStart"/>
      <w:r w:rsidR="006842AB">
        <w:rPr>
          <w:rFonts w:ascii="Times New Roman" w:eastAsia="Times New Roman" w:hAnsi="Times New Roman" w:cs="Times New Roman"/>
          <w:b/>
          <w:sz w:val="24"/>
          <w:szCs w:val="24"/>
        </w:rPr>
        <w:t>genes</w:t>
      </w:r>
      <w:proofErr w:type="gramEnd"/>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6B013ABC"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 xml:space="preserve">v3.9.1 </w:t>
      </w:r>
      <w:r w:rsidR="006F2148">
        <w:rPr>
          <w:rFonts w:ascii="Times New Roman" w:eastAsia="Times New Roman" w:hAnsi="Times New Roman" w:cs="Times New Roman"/>
          <w:sz w:val="24"/>
          <w:szCs w:val="24"/>
        </w:rPr>
        <w:fldChar w:fldCharType="begin"/>
      </w:r>
      <w:r w:rsidR="006F2148">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proofErr w:type="gramStart"/>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to</w:t>
      </w:r>
      <w:proofErr w:type="gramEnd"/>
      <w:r w:rsidR="00242059">
        <w:rPr>
          <w:rFonts w:ascii="Times New Roman" w:eastAsia="Times New Roman" w:hAnsi="Times New Roman" w:cs="Times New Roman"/>
          <w:sz w:val="24"/>
          <w:szCs w:val="24"/>
        </w:rPr>
        <w:t xml:space="preserve">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201436CA"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coding and automatising steps used in the M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086D7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7F617EF" w14:textId="77777777" w:rsidR="00EF450B" w:rsidRDefault="004B01C8" w:rsidP="00EF450B">
      <w:pPr>
        <w:pStyle w:val="Bibliography"/>
      </w:pPr>
      <w:r w:rsidRPr="00086D70">
        <w:fldChar w:fldCharType="begin"/>
      </w:r>
      <w:r w:rsidR="00224BBC" w:rsidRPr="00086D70">
        <w:instrText xml:space="preserve"> ADDIN ZOTERO_BIBL {"uncited":[],"omitted":[],"custom":[]} CSL_BIBLIOGRAPHY </w:instrText>
      </w:r>
      <w:r w:rsidRPr="00086D70">
        <w:fldChar w:fldCharType="separate"/>
      </w:r>
      <w:r w:rsidR="00EF450B">
        <w:t xml:space="preserve">Altimimi HF, Schnetkamp PPM. 2007. 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Default="00EF450B" w:rsidP="00EF450B">
      <w:pPr>
        <w:pStyle w:val="Bibliography"/>
      </w:pPr>
      <w:r>
        <w:t xml:space="preserve">Arendt D. 2003. Evolution of eyes and photoreceptor cell types. </w:t>
      </w:r>
      <w:r>
        <w:rPr>
          <w:i/>
          <w:iCs/>
        </w:rPr>
        <w:t>Int. J. Dev. Biol.</w:t>
      </w:r>
      <w:r>
        <w:t xml:space="preserve"> 47:563–571.</w:t>
      </w:r>
    </w:p>
    <w:p w14:paraId="75EF1B06" w14:textId="77777777" w:rsidR="00EF450B" w:rsidRDefault="00EF450B" w:rsidP="00EF450B">
      <w:pPr>
        <w:pStyle w:val="Bibliography"/>
      </w:pPr>
      <w:r>
        <w:t xml:space="preserve">Arendt D. 2008. 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3E46626" w14:textId="77777777" w:rsidR="00EF450B" w:rsidRDefault="00EF450B" w:rsidP="00EF450B">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Coulouris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C0DEA1D" w14:textId="77777777" w:rsidR="00EF450B" w:rsidRDefault="00EF450B" w:rsidP="00EF450B">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Z. Für Zellforsch. Mikrosk.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A0D2853" w14:textId="77777777" w:rsidR="00EF450B" w:rsidRDefault="00EF450B" w:rsidP="00EF450B">
      <w:pPr>
        <w:pStyle w:val="Bibliography"/>
      </w:pPr>
      <w:r w:rsidRPr="004225D9">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r>
        <w:rPr>
          <w:i/>
          <w:iCs/>
        </w:rPr>
        <w:t>Curr. Opin. Neurobiol.</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Juusola M. 2015. Phototransduction in Drosophila. </w:t>
      </w:r>
      <w:r>
        <w:rPr>
          <w:i/>
          <w:iCs/>
        </w:rPr>
        <w:t>Curr. Opin. Neurobiol.</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Chernomor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E68691B" w14:textId="77777777" w:rsidR="00EF450B" w:rsidRDefault="00EF450B" w:rsidP="00EF450B">
      <w:pPr>
        <w:pStyle w:val="Bibliography"/>
      </w:pPr>
      <w:r w:rsidRPr="004225D9">
        <w:rPr>
          <w:lang w:val="it-IT"/>
        </w:rPr>
        <w:t xml:space="preserve">Huerta-Cepas J, Serra F, Bork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r>
        <w:t xml:space="preserve">Jékely G, Paps J, Nielsen C. 2015. The phylogenetic position of ctenophores and the origin(s) of nervous systems. </w:t>
      </w:r>
      <w:r>
        <w:rPr>
          <w:i/>
          <w:iCs/>
        </w:rPr>
        <w:t>EvoDevo</w:t>
      </w:r>
      <w:r>
        <w:t xml:space="preserve"> 6:1.</w:t>
      </w:r>
    </w:p>
    <w:p w14:paraId="70C5FCF4" w14:textId="77777777" w:rsidR="00EF450B" w:rsidRDefault="00EF450B" w:rsidP="00EF450B">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149E503" w14:textId="77777777" w:rsidR="00EF450B" w:rsidRDefault="00EF450B" w:rsidP="00EF450B">
      <w:pPr>
        <w:pStyle w:val="Bibliography"/>
      </w:pPr>
      <w:r>
        <w:t xml:space="preserve">Kanehisa M. 2019. Toward understanding the origin and evolution of cellular organisms. </w:t>
      </w:r>
      <w:r>
        <w:rPr>
          <w:i/>
          <w:iCs/>
        </w:rPr>
        <w:t>Protein Sci.</w:t>
      </w:r>
      <w:r>
        <w:t xml:space="preserve"> 28:1947–1951.</w:t>
      </w:r>
    </w:p>
    <w:p w14:paraId="5AE369D9" w14:textId="77777777" w:rsidR="00EF450B" w:rsidRDefault="00EF450B" w:rsidP="00EF450B">
      <w:pPr>
        <w:pStyle w:val="Bibliography"/>
      </w:pPr>
      <w:r>
        <w:t xml:space="preserve">Kanehisa M, Sato Y, Kawashima M. 2021. KEGG mapping tools for uncovering hidden features in biological data. </w:t>
      </w:r>
      <w:r>
        <w:rPr>
          <w:i/>
          <w:iCs/>
        </w:rPr>
        <w:t>Protein Sci.</w:t>
      </w:r>
      <w:r>
        <w:t xml:space="preserve"> [Internet] n/a. Available from: https://onlinelibrary.wiley.com/doi/abs/10.1002/pro.4172</w:t>
      </w:r>
    </w:p>
    <w:p w14:paraId="616087CA" w14:textId="77777777" w:rsidR="00EF450B" w:rsidRDefault="00EF450B" w:rsidP="00EF450B">
      <w:pPr>
        <w:pStyle w:val="Bibliography"/>
      </w:pPr>
      <w:r>
        <w:t xml:space="preserve">Katoh K, Misawa K, Kuma K, Miyata T. 2002. 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Standley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1D488B3F" w14:textId="77777777" w:rsidR="00EF450B" w:rsidRDefault="00EF450B" w:rsidP="00EF450B">
      <w:pPr>
        <w:pStyle w:val="Bibliography"/>
      </w:pPr>
      <w:r>
        <w:t>Kück P, Meusemann K. 2010. FASconCAT, Version 1.0, Zool. Forschungsmuseum A. Koenig, Germany, 2010.</w:t>
      </w:r>
    </w:p>
    <w:p w14:paraId="0312AC48" w14:textId="77777777" w:rsidR="00EF450B" w:rsidRDefault="00EF450B" w:rsidP="00EF450B">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4225D9">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0C5ADDD2" w14:textId="77777777" w:rsidR="00EF450B" w:rsidRDefault="00EF450B" w:rsidP="00EF450B">
      <w:pPr>
        <w:pStyle w:val="Bibliography"/>
      </w:pPr>
      <w:r>
        <w:t xml:space="preserve">Mushegian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Vis. Neurosci.</w:t>
      </w:r>
      <w:r>
        <w:t xml:space="preserve"> 30:5–20.</w:t>
      </w:r>
    </w:p>
    <w:p w14:paraId="243EB48D" w14:textId="77777777" w:rsidR="00EF450B" w:rsidRDefault="00EF450B" w:rsidP="00EF450B">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4225D9" w:rsidRDefault="00EF450B" w:rsidP="00EF450B">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4225D9">
        <w:rPr>
          <w:i/>
          <w:iCs/>
          <w:lang w:val="it-IT"/>
        </w:rPr>
        <w:t>Nature</w:t>
      </w:r>
      <w:r w:rsidRPr="004225D9">
        <w:rPr>
          <w:lang w:val="it-IT"/>
        </w:rPr>
        <w:t xml:space="preserve"> 589:88–95.</w:t>
      </w:r>
    </w:p>
    <w:p w14:paraId="15F9F84C" w14:textId="77777777" w:rsidR="00EF450B" w:rsidRDefault="00EF450B" w:rsidP="00EF450B">
      <w:pPr>
        <w:pStyle w:val="Bibliography"/>
      </w:pPr>
      <w:r w:rsidRPr="004225D9">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r>
        <w:t xml:space="preserve">Passamaneck YJ, Furchheim N, Hejnol A, Martindale MQ, Lüter C. 2011. Ciliary photoreceptors in the cerebral eyes of a protostome larva. </w:t>
      </w:r>
      <w:r>
        <w:rPr>
          <w:i/>
          <w:iCs/>
        </w:rPr>
        <w:t>EvoDevo</w:t>
      </w:r>
      <w:r>
        <w:t xml:space="preserve"> 2:6.</w:t>
      </w:r>
    </w:p>
    <w:p w14:paraId="56A64568" w14:textId="77777777" w:rsidR="00EF450B" w:rsidRDefault="00EF450B" w:rsidP="00EF450B">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73786E06" w14:textId="77777777" w:rsidR="00EF450B" w:rsidRDefault="00EF450B" w:rsidP="00EF450B">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J. Neurosci.</w:t>
      </w:r>
      <w:r>
        <w:t xml:space="preserve"> 20:600–605.</w:t>
      </w:r>
    </w:p>
    <w:p w14:paraId="472C4F1C" w14:textId="77777777" w:rsidR="00EF450B" w:rsidRDefault="00EF450B" w:rsidP="00EF450B">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2402012A" w14:textId="77777777" w:rsidR="00EF450B" w:rsidRDefault="00EF450B" w:rsidP="00EF450B">
      <w:pPr>
        <w:pStyle w:val="Bibliography"/>
      </w:pPr>
      <w:r>
        <w:t xml:space="preserve">Schultz DT, Haddock SHD, Bredeson JV, Green RE, Simakov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r>
        <w:t xml:space="preserve">Shichida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2A5CA390" w14:textId="77777777" w:rsidR="00EF450B" w:rsidRDefault="00EF450B" w:rsidP="00EF450B">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3EFB8C93" w14:textId="77777777" w:rsidR="00EF450B" w:rsidRDefault="00EF450B" w:rsidP="00EF450B">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r>
        <w:t xml:space="preserve">Terakita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2D84E382" w14:textId="77777777" w:rsidR="00EF450B" w:rsidRDefault="00EF450B" w:rsidP="00EF450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52F633D4" w14:textId="77777777" w:rsidR="00EF450B" w:rsidRDefault="00EF450B" w:rsidP="00EF450B">
      <w:pPr>
        <w:pStyle w:val="Bibliography"/>
      </w:pPr>
      <w:r>
        <w:lastRenderedPageBreak/>
        <w:t>Vöcking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r>
        <w:t xml:space="preserve">Vopalensky P, Kozmik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r>
        <w:rPr>
          <w:i/>
          <w:iCs/>
        </w:rPr>
        <w:t>Pflüg.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004F6EC" w14:textId="77777777" w:rsidR="00EF450B" w:rsidRDefault="00EF450B" w:rsidP="00EF450B">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5D9976BB" w14:textId="77777777" w:rsidR="00EF450B" w:rsidRDefault="00EF450B" w:rsidP="00EF450B">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9"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0"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1"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2"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3"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4"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5"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6"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7"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8"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19"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0"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1"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2"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3"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4"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5"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6"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7"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8"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29"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0"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1"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2"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27FC00C" w15:done="0"/>
  <w15:commentEx w15:paraId="0B6A3ED6" w15:done="1"/>
  <w15:commentEx w15:paraId="0B6A3ED9" w15:done="1"/>
  <w15:commentEx w15:paraId="0B6A3EDA" w15:done="0"/>
  <w15:commentEx w15:paraId="0B6A3EDB" w15:done="1"/>
  <w15:commentEx w15:paraId="0B6A3EE4" w15:done="1"/>
  <w15:commentEx w15:paraId="0B6A3EE6" w15:done="0"/>
  <w15:commentEx w15:paraId="0A72B36B" w15:done="0"/>
  <w15:commentEx w15:paraId="0B6A3EE7" w15:done="0"/>
  <w15:commentEx w15:paraId="130B0B83" w15:done="1"/>
  <w15:commentEx w15:paraId="0B6A3EE8" w15:done="0"/>
  <w15:commentEx w15:paraId="0503A535" w15:done="1"/>
  <w15:commentEx w15:paraId="0B6A3EE9" w15:done="0"/>
  <w15:commentEx w15:paraId="44E56B8E" w15:done="1"/>
  <w15:commentEx w15:paraId="27A474B9" w15:done="0"/>
  <w15:commentEx w15:paraId="6E4D0E31" w15:done="0"/>
  <w15:commentEx w15:paraId="7488AA9B" w15:done="0"/>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1"/>
  <w15:commentEx w15:paraId="6E5DEA69" w15:paraIdParent="76468AC9" w15:done="1"/>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A4579" w14:textId="77777777" w:rsidR="00CE70E7" w:rsidRDefault="00CE70E7">
      <w:pPr>
        <w:spacing w:line="240" w:lineRule="auto"/>
      </w:pPr>
      <w:r>
        <w:separator/>
      </w:r>
    </w:p>
  </w:endnote>
  <w:endnote w:type="continuationSeparator" w:id="0">
    <w:p w14:paraId="2D8471F6" w14:textId="77777777" w:rsidR="00CE70E7" w:rsidRDefault="00CE70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041136" w14:textId="77777777" w:rsidR="00CE70E7" w:rsidRDefault="00CE70E7">
      <w:pPr>
        <w:spacing w:line="240" w:lineRule="auto"/>
      </w:pPr>
      <w:r>
        <w:separator/>
      </w:r>
    </w:p>
  </w:footnote>
  <w:footnote w:type="continuationSeparator" w:id="0">
    <w:p w14:paraId="49AF8BB4" w14:textId="77777777" w:rsidR="00CE70E7" w:rsidRDefault="00CE70E7">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F07B9"/>
    <w:rsid w:val="000F17A8"/>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752A"/>
    <w:rsid w:val="00194AD2"/>
    <w:rsid w:val="00197D47"/>
    <w:rsid w:val="001A632C"/>
    <w:rsid w:val="001A673C"/>
    <w:rsid w:val="001A790C"/>
    <w:rsid w:val="001B0A7E"/>
    <w:rsid w:val="001B1049"/>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662A"/>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46F2"/>
    <w:rsid w:val="00363AE6"/>
    <w:rsid w:val="00372428"/>
    <w:rsid w:val="00374710"/>
    <w:rsid w:val="00382F5C"/>
    <w:rsid w:val="0038536E"/>
    <w:rsid w:val="00385A4E"/>
    <w:rsid w:val="00386464"/>
    <w:rsid w:val="00390552"/>
    <w:rsid w:val="0039124F"/>
    <w:rsid w:val="00391ACA"/>
    <w:rsid w:val="0039336D"/>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56C6"/>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6152"/>
    <w:rsid w:val="004A7CB7"/>
    <w:rsid w:val="004B01C8"/>
    <w:rsid w:val="004B1883"/>
    <w:rsid w:val="004B2226"/>
    <w:rsid w:val="004B500E"/>
    <w:rsid w:val="004B5DB2"/>
    <w:rsid w:val="004B60B9"/>
    <w:rsid w:val="004B6848"/>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8B"/>
    <w:rsid w:val="0053074A"/>
    <w:rsid w:val="005309B8"/>
    <w:rsid w:val="00532662"/>
    <w:rsid w:val="00534AD3"/>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4F6C"/>
    <w:rsid w:val="00565F0C"/>
    <w:rsid w:val="00566E69"/>
    <w:rsid w:val="00570844"/>
    <w:rsid w:val="00572147"/>
    <w:rsid w:val="00572924"/>
    <w:rsid w:val="005732B3"/>
    <w:rsid w:val="00573B57"/>
    <w:rsid w:val="00574D6D"/>
    <w:rsid w:val="0057795F"/>
    <w:rsid w:val="00581B13"/>
    <w:rsid w:val="005823D3"/>
    <w:rsid w:val="005842F4"/>
    <w:rsid w:val="0058580C"/>
    <w:rsid w:val="00590195"/>
    <w:rsid w:val="0059354E"/>
    <w:rsid w:val="00594523"/>
    <w:rsid w:val="005965F8"/>
    <w:rsid w:val="00596F9E"/>
    <w:rsid w:val="005A08B9"/>
    <w:rsid w:val="005A42CA"/>
    <w:rsid w:val="005A45ED"/>
    <w:rsid w:val="005A4ED4"/>
    <w:rsid w:val="005A5B26"/>
    <w:rsid w:val="005A5F73"/>
    <w:rsid w:val="005A72D8"/>
    <w:rsid w:val="005A777B"/>
    <w:rsid w:val="005B30CF"/>
    <w:rsid w:val="005B437C"/>
    <w:rsid w:val="005B4C4C"/>
    <w:rsid w:val="005C09D3"/>
    <w:rsid w:val="005C1BBB"/>
    <w:rsid w:val="005C695C"/>
    <w:rsid w:val="005D2AE5"/>
    <w:rsid w:val="005D42DC"/>
    <w:rsid w:val="005D435C"/>
    <w:rsid w:val="005D5541"/>
    <w:rsid w:val="005D55B3"/>
    <w:rsid w:val="005D743F"/>
    <w:rsid w:val="005E1DFA"/>
    <w:rsid w:val="005E20E5"/>
    <w:rsid w:val="005E4520"/>
    <w:rsid w:val="005E6277"/>
    <w:rsid w:val="005F0D8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A07DE"/>
    <w:rsid w:val="006A617B"/>
    <w:rsid w:val="006B1B4B"/>
    <w:rsid w:val="006B20B8"/>
    <w:rsid w:val="006C4695"/>
    <w:rsid w:val="006C7028"/>
    <w:rsid w:val="006D3993"/>
    <w:rsid w:val="006D4898"/>
    <w:rsid w:val="006D7E92"/>
    <w:rsid w:val="006E1E37"/>
    <w:rsid w:val="006E2601"/>
    <w:rsid w:val="006E3C67"/>
    <w:rsid w:val="006E594B"/>
    <w:rsid w:val="006E692F"/>
    <w:rsid w:val="006E6C88"/>
    <w:rsid w:val="006E7E3A"/>
    <w:rsid w:val="006F1B00"/>
    <w:rsid w:val="006F2148"/>
    <w:rsid w:val="006F2894"/>
    <w:rsid w:val="006F5F4E"/>
    <w:rsid w:val="006F632D"/>
    <w:rsid w:val="006F66B0"/>
    <w:rsid w:val="0070021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7BA6"/>
    <w:rsid w:val="00744875"/>
    <w:rsid w:val="007448B5"/>
    <w:rsid w:val="00750F8B"/>
    <w:rsid w:val="00751C36"/>
    <w:rsid w:val="00754F95"/>
    <w:rsid w:val="00756C2F"/>
    <w:rsid w:val="00756D0A"/>
    <w:rsid w:val="00757406"/>
    <w:rsid w:val="00760611"/>
    <w:rsid w:val="0076205D"/>
    <w:rsid w:val="00777421"/>
    <w:rsid w:val="00777960"/>
    <w:rsid w:val="00782A9F"/>
    <w:rsid w:val="0078539E"/>
    <w:rsid w:val="00785994"/>
    <w:rsid w:val="00785EF4"/>
    <w:rsid w:val="0079008A"/>
    <w:rsid w:val="00790E6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23575"/>
    <w:rsid w:val="00824EAC"/>
    <w:rsid w:val="008257A5"/>
    <w:rsid w:val="008258A3"/>
    <w:rsid w:val="00826D68"/>
    <w:rsid w:val="00827130"/>
    <w:rsid w:val="008302FB"/>
    <w:rsid w:val="00831D00"/>
    <w:rsid w:val="0083236C"/>
    <w:rsid w:val="008326D4"/>
    <w:rsid w:val="008328CE"/>
    <w:rsid w:val="0083593F"/>
    <w:rsid w:val="00836CE6"/>
    <w:rsid w:val="0084240D"/>
    <w:rsid w:val="00842DD7"/>
    <w:rsid w:val="00843581"/>
    <w:rsid w:val="0084529B"/>
    <w:rsid w:val="00847C95"/>
    <w:rsid w:val="00847D53"/>
    <w:rsid w:val="00852CE2"/>
    <w:rsid w:val="008553FC"/>
    <w:rsid w:val="008554FF"/>
    <w:rsid w:val="00861644"/>
    <w:rsid w:val="00864190"/>
    <w:rsid w:val="00865543"/>
    <w:rsid w:val="00865B35"/>
    <w:rsid w:val="00872643"/>
    <w:rsid w:val="00873415"/>
    <w:rsid w:val="00874A89"/>
    <w:rsid w:val="0087531A"/>
    <w:rsid w:val="00875ABB"/>
    <w:rsid w:val="0088472B"/>
    <w:rsid w:val="008866C2"/>
    <w:rsid w:val="00890BDD"/>
    <w:rsid w:val="0089148C"/>
    <w:rsid w:val="008914D7"/>
    <w:rsid w:val="00896392"/>
    <w:rsid w:val="008A1854"/>
    <w:rsid w:val="008A2D57"/>
    <w:rsid w:val="008A386D"/>
    <w:rsid w:val="008A4AF5"/>
    <w:rsid w:val="008A573F"/>
    <w:rsid w:val="008A7435"/>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332F"/>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43B1"/>
    <w:rsid w:val="009E4FB7"/>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55DD"/>
    <w:rsid w:val="00A36B8A"/>
    <w:rsid w:val="00A378D2"/>
    <w:rsid w:val="00A40EC1"/>
    <w:rsid w:val="00A40F32"/>
    <w:rsid w:val="00A50681"/>
    <w:rsid w:val="00A52898"/>
    <w:rsid w:val="00A53326"/>
    <w:rsid w:val="00A56107"/>
    <w:rsid w:val="00A56A50"/>
    <w:rsid w:val="00A56CE5"/>
    <w:rsid w:val="00A57542"/>
    <w:rsid w:val="00A608A7"/>
    <w:rsid w:val="00A60DF8"/>
    <w:rsid w:val="00A62302"/>
    <w:rsid w:val="00A63598"/>
    <w:rsid w:val="00A64736"/>
    <w:rsid w:val="00A65C27"/>
    <w:rsid w:val="00A65C5E"/>
    <w:rsid w:val="00A672E6"/>
    <w:rsid w:val="00A67A25"/>
    <w:rsid w:val="00A71A7A"/>
    <w:rsid w:val="00A80B4B"/>
    <w:rsid w:val="00A81066"/>
    <w:rsid w:val="00A81172"/>
    <w:rsid w:val="00A82806"/>
    <w:rsid w:val="00A838E8"/>
    <w:rsid w:val="00A84687"/>
    <w:rsid w:val="00A84F4A"/>
    <w:rsid w:val="00A92F17"/>
    <w:rsid w:val="00A93723"/>
    <w:rsid w:val="00A943D8"/>
    <w:rsid w:val="00A945D4"/>
    <w:rsid w:val="00A94C0D"/>
    <w:rsid w:val="00A97665"/>
    <w:rsid w:val="00AA6502"/>
    <w:rsid w:val="00AA6878"/>
    <w:rsid w:val="00AA6DEE"/>
    <w:rsid w:val="00AB1854"/>
    <w:rsid w:val="00AB7069"/>
    <w:rsid w:val="00AB7AEC"/>
    <w:rsid w:val="00AC07D7"/>
    <w:rsid w:val="00AC1D4F"/>
    <w:rsid w:val="00AC256A"/>
    <w:rsid w:val="00AC33D9"/>
    <w:rsid w:val="00AC3937"/>
    <w:rsid w:val="00AC4705"/>
    <w:rsid w:val="00AC556E"/>
    <w:rsid w:val="00AC5C82"/>
    <w:rsid w:val="00AD2D70"/>
    <w:rsid w:val="00AD3DE6"/>
    <w:rsid w:val="00AD462B"/>
    <w:rsid w:val="00AE6AE1"/>
    <w:rsid w:val="00AE7D9C"/>
    <w:rsid w:val="00AF4E5E"/>
    <w:rsid w:val="00AF53C3"/>
    <w:rsid w:val="00AF7372"/>
    <w:rsid w:val="00AF78FE"/>
    <w:rsid w:val="00AF7AE6"/>
    <w:rsid w:val="00B018A3"/>
    <w:rsid w:val="00B01CA6"/>
    <w:rsid w:val="00B020BA"/>
    <w:rsid w:val="00B12E6B"/>
    <w:rsid w:val="00B15E37"/>
    <w:rsid w:val="00B20365"/>
    <w:rsid w:val="00B203BA"/>
    <w:rsid w:val="00B20A5F"/>
    <w:rsid w:val="00B26F95"/>
    <w:rsid w:val="00B30284"/>
    <w:rsid w:val="00B329CA"/>
    <w:rsid w:val="00B34C57"/>
    <w:rsid w:val="00B45629"/>
    <w:rsid w:val="00B4605A"/>
    <w:rsid w:val="00B536BB"/>
    <w:rsid w:val="00B55E61"/>
    <w:rsid w:val="00B57A45"/>
    <w:rsid w:val="00B61511"/>
    <w:rsid w:val="00B625E7"/>
    <w:rsid w:val="00B62991"/>
    <w:rsid w:val="00B64FC3"/>
    <w:rsid w:val="00B664E0"/>
    <w:rsid w:val="00B664E9"/>
    <w:rsid w:val="00B6776A"/>
    <w:rsid w:val="00B70B7E"/>
    <w:rsid w:val="00B7213C"/>
    <w:rsid w:val="00B72F83"/>
    <w:rsid w:val="00B741DB"/>
    <w:rsid w:val="00B74EC1"/>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37E8"/>
    <w:rsid w:val="00BD733B"/>
    <w:rsid w:val="00BE15B2"/>
    <w:rsid w:val="00BE1649"/>
    <w:rsid w:val="00BE28F8"/>
    <w:rsid w:val="00BE2EBF"/>
    <w:rsid w:val="00BE3725"/>
    <w:rsid w:val="00BE405D"/>
    <w:rsid w:val="00BE40FC"/>
    <w:rsid w:val="00BE6664"/>
    <w:rsid w:val="00BE6D16"/>
    <w:rsid w:val="00BE7D6D"/>
    <w:rsid w:val="00BF10EF"/>
    <w:rsid w:val="00BF2A7D"/>
    <w:rsid w:val="00BF3CDD"/>
    <w:rsid w:val="00BF585D"/>
    <w:rsid w:val="00BF65FF"/>
    <w:rsid w:val="00C02108"/>
    <w:rsid w:val="00C0244D"/>
    <w:rsid w:val="00C05A72"/>
    <w:rsid w:val="00C0772F"/>
    <w:rsid w:val="00C13B89"/>
    <w:rsid w:val="00C14740"/>
    <w:rsid w:val="00C14C35"/>
    <w:rsid w:val="00C15F94"/>
    <w:rsid w:val="00C21FDD"/>
    <w:rsid w:val="00C22AD3"/>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A3"/>
    <w:rsid w:val="00CC79BF"/>
    <w:rsid w:val="00CC7DCB"/>
    <w:rsid w:val="00CD1F1D"/>
    <w:rsid w:val="00CD2053"/>
    <w:rsid w:val="00CD3ACA"/>
    <w:rsid w:val="00CD7F7D"/>
    <w:rsid w:val="00CE01BE"/>
    <w:rsid w:val="00CE07CF"/>
    <w:rsid w:val="00CE1115"/>
    <w:rsid w:val="00CE1E79"/>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1931"/>
    <w:rsid w:val="00D4426B"/>
    <w:rsid w:val="00D445FD"/>
    <w:rsid w:val="00D44ED1"/>
    <w:rsid w:val="00D45B13"/>
    <w:rsid w:val="00D46ACB"/>
    <w:rsid w:val="00D479ED"/>
    <w:rsid w:val="00D47AC4"/>
    <w:rsid w:val="00D51D0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6D7C"/>
    <w:rsid w:val="00DA01A9"/>
    <w:rsid w:val="00DA09C2"/>
    <w:rsid w:val="00DA1A99"/>
    <w:rsid w:val="00DA26CC"/>
    <w:rsid w:val="00DA7857"/>
    <w:rsid w:val="00DB13AA"/>
    <w:rsid w:val="00DB44B9"/>
    <w:rsid w:val="00DB52F5"/>
    <w:rsid w:val="00DB5A08"/>
    <w:rsid w:val="00DC4143"/>
    <w:rsid w:val="00DC457B"/>
    <w:rsid w:val="00DC61DB"/>
    <w:rsid w:val="00DC659C"/>
    <w:rsid w:val="00DC7E6F"/>
    <w:rsid w:val="00DC7EDB"/>
    <w:rsid w:val="00DD0B4C"/>
    <w:rsid w:val="00DD11CC"/>
    <w:rsid w:val="00DD2A4E"/>
    <w:rsid w:val="00DD335D"/>
    <w:rsid w:val="00DD69E2"/>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312B"/>
    <w:rsid w:val="00E91F4F"/>
    <w:rsid w:val="00E940BB"/>
    <w:rsid w:val="00E941DC"/>
    <w:rsid w:val="00E949B5"/>
    <w:rsid w:val="00E95301"/>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450B"/>
    <w:rsid w:val="00EF623B"/>
    <w:rsid w:val="00EF6FC3"/>
    <w:rsid w:val="00F023BA"/>
    <w:rsid w:val="00F03158"/>
    <w:rsid w:val="00F0569A"/>
    <w:rsid w:val="00F058F1"/>
    <w:rsid w:val="00F077F3"/>
    <w:rsid w:val="00F10F37"/>
    <w:rsid w:val="00F116D3"/>
    <w:rsid w:val="00F11FC3"/>
    <w:rsid w:val="00F1529E"/>
    <w:rsid w:val="00F16806"/>
    <w:rsid w:val="00F20FC7"/>
    <w:rsid w:val="00F2129D"/>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42D1"/>
    <w:rsid w:val="00F665EA"/>
    <w:rsid w:val="00F66AEF"/>
    <w:rsid w:val="00F67236"/>
    <w:rsid w:val="00F67497"/>
    <w:rsid w:val="00F74A3B"/>
    <w:rsid w:val="00F75F00"/>
    <w:rsid w:val="00F7741E"/>
    <w:rsid w:val="00F81FAD"/>
    <w:rsid w:val="00F84D34"/>
    <w:rsid w:val="00F85635"/>
    <w:rsid w:val="00F85974"/>
    <w:rsid w:val="00F87A14"/>
    <w:rsid w:val="00F9018D"/>
    <w:rsid w:val="00F93AD6"/>
    <w:rsid w:val="00FA0074"/>
    <w:rsid w:val="00FA157C"/>
    <w:rsid w:val="00FA1C9E"/>
    <w:rsid w:val="00FA4CCC"/>
    <w:rsid w:val="00FA4D03"/>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1</TotalTime>
  <Pages>49</Pages>
  <Words>65038</Words>
  <Characters>370718</Characters>
  <Application>Microsoft Office Word</Application>
  <DocSecurity>0</DocSecurity>
  <Lines>3089</Lines>
  <Paragraphs>869</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3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204</cp:revision>
  <dcterms:created xsi:type="dcterms:W3CDTF">2023-05-30T09:32:00Z</dcterms:created>
  <dcterms:modified xsi:type="dcterms:W3CDTF">2023-08-19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ies>
</file>